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00EDD" w14:textId="0C68DC18" w:rsidR="002D0B08"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To store the orthogonal polynomial regression coefficients (OPRC) an empty </w:t>
      </w:r>
      <w:r w:rsidR="00D36C33">
        <w:rPr>
          <w:rFonts w:ascii="Times New Roman" w:hAnsi="Times New Roman" w:cs="Times New Roman"/>
          <w:lang w:val="en-US"/>
        </w:rPr>
        <w:t>matrix</w:t>
      </w:r>
      <w:r w:rsidRPr="00AE5E29">
        <w:rPr>
          <w:rFonts w:ascii="Times New Roman" w:hAnsi="Times New Roman" w:cs="Times New Roman"/>
          <w:lang w:val="en-US"/>
        </w:rPr>
        <w:t xml:space="preserve"> is set up with k rows and the number of columns equal to the highest order polynomial, previously specified as maxpoly.</w:t>
      </w:r>
    </w:p>
    <w:p w14:paraId="5676F639"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poly_coef = data.frame(matrix(0, ncol = maxpoly, nrow = k))</w:t>
      </w:r>
    </w:p>
    <w:p w14:paraId="2CD0BC8E" w14:textId="77777777" w:rsidR="00186DF5" w:rsidRPr="00AE5E29" w:rsidRDefault="00186DF5" w:rsidP="00AE5E29">
      <w:pPr>
        <w:spacing w:line="360" w:lineRule="auto"/>
        <w:rPr>
          <w:rFonts w:ascii="Times New Roman" w:hAnsi="Times New Roman" w:cs="Times New Roman"/>
          <w:lang w:val="en-US"/>
        </w:rPr>
      </w:pPr>
    </w:p>
    <w:p w14:paraId="5EDE50E0"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The choice of these dimensions becomes clear when the following code is regarded:</w:t>
      </w:r>
    </w:p>
    <w:p w14:paraId="11D1918C"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for (i in 1:maxpoly) {</w:t>
      </w:r>
    </w:p>
    <w:p w14:paraId="2FC9581D"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    pfv = paste("poly_fit_", i, sep = "")</w:t>
      </w:r>
    </w:p>
    <w:p w14:paraId="5A462979"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    poly = assign(pfv, lm(rma_data_long$value ~ poly(rma_data_long$condition, degree = i, raw = TRUE)))</w:t>
      </w:r>
    </w:p>
    <w:p w14:paraId="50B1F819"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    poly_coef[, i][1:(i + 1)] = poly$coef</w:t>
      </w:r>
    </w:p>
    <w:p w14:paraId="5687BB8F" w14:textId="77777777" w:rsidR="00186DF5" w:rsidRPr="00AE5E29" w:rsidRDefault="00186DF5"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  }</w:t>
      </w:r>
    </w:p>
    <w:p w14:paraId="30334D0B" w14:textId="77777777" w:rsidR="00186DF5" w:rsidRPr="00AE5E29" w:rsidRDefault="00186DF5" w:rsidP="00AE5E29">
      <w:pPr>
        <w:spacing w:line="360" w:lineRule="auto"/>
        <w:rPr>
          <w:rFonts w:ascii="Times New Roman" w:hAnsi="Times New Roman" w:cs="Times New Roman"/>
          <w:lang w:val="en-US"/>
        </w:rPr>
      </w:pPr>
    </w:p>
    <w:p w14:paraId="3B1F6EA5" w14:textId="1E9CACAB" w:rsidR="00186DF5" w:rsidRPr="00AE5E29" w:rsidRDefault="0049303D" w:rsidP="00AE5E29">
      <w:pPr>
        <w:spacing w:line="360" w:lineRule="auto"/>
        <w:rPr>
          <w:rFonts w:ascii="Times New Roman" w:hAnsi="Times New Roman" w:cs="Times New Roman"/>
          <w:lang w:val="en-US"/>
        </w:rPr>
      </w:pPr>
      <w:r w:rsidRPr="00AE5E29">
        <w:rPr>
          <w:rFonts w:ascii="Times New Roman" w:hAnsi="Times New Roman" w:cs="Times New Roman"/>
          <w:lang w:val="en-US"/>
        </w:rPr>
        <w:t>In each cycle of the</w:t>
      </w:r>
      <w:r w:rsidR="00186DF5" w:rsidRPr="00AE5E29">
        <w:rPr>
          <w:rFonts w:ascii="Times New Roman" w:hAnsi="Times New Roman" w:cs="Times New Roman"/>
          <w:lang w:val="en-US"/>
        </w:rPr>
        <w:t xml:space="preserve"> for loop</w:t>
      </w:r>
      <w:r w:rsidRPr="00AE5E29">
        <w:rPr>
          <w:rFonts w:ascii="Times New Roman" w:hAnsi="Times New Roman" w:cs="Times New Roman"/>
          <w:lang w:val="en-US"/>
        </w:rPr>
        <w:t>,</w:t>
      </w:r>
      <w:r w:rsidR="00186DF5" w:rsidRPr="00AE5E29">
        <w:rPr>
          <w:rFonts w:ascii="Times New Roman" w:hAnsi="Times New Roman" w:cs="Times New Roman"/>
          <w:lang w:val="en-US"/>
        </w:rPr>
        <w:t xml:space="preserve"> that runs from 1 to the maximal polynomial order </w:t>
      </w:r>
      <w:r w:rsidR="00450193">
        <w:rPr>
          <w:rFonts w:ascii="Times New Roman" w:hAnsi="Times New Roman" w:cs="Times New Roman"/>
          <w:lang w:val="en-US"/>
        </w:rPr>
        <w:t>(</w:t>
      </w:r>
      <w:r w:rsidR="00186DF5" w:rsidRPr="00AE5E29">
        <w:rPr>
          <w:rFonts w:ascii="Times New Roman" w:hAnsi="Times New Roman" w:cs="Times New Roman"/>
          <w:lang w:val="en-US"/>
        </w:rPr>
        <w:t>maxpoly</w:t>
      </w:r>
      <w:r w:rsidR="00450193">
        <w:rPr>
          <w:rFonts w:ascii="Times New Roman" w:hAnsi="Times New Roman" w:cs="Times New Roman"/>
          <w:lang w:val="en-US"/>
        </w:rPr>
        <w:t>)</w:t>
      </w:r>
      <w:r w:rsidRPr="00AE5E29">
        <w:rPr>
          <w:rFonts w:ascii="Times New Roman" w:hAnsi="Times New Roman" w:cs="Times New Roman"/>
          <w:lang w:val="en-US"/>
        </w:rPr>
        <w:t>, the following steps are executed:</w:t>
      </w:r>
    </w:p>
    <w:p w14:paraId="3FE48D01" w14:textId="7406894F" w:rsidR="00DA2EA4" w:rsidRPr="00AE5E29" w:rsidRDefault="0049303D"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First, orthogonal polynomial regressions are estimated for the </w:t>
      </w:r>
      <w:r w:rsidR="00450193">
        <w:rPr>
          <w:rFonts w:ascii="Times New Roman" w:hAnsi="Times New Roman" w:cs="Times New Roman"/>
          <w:lang w:val="en-US"/>
        </w:rPr>
        <w:t>observed values (pulled weights)</w:t>
      </w:r>
      <w:r w:rsidRPr="00AE5E29">
        <w:rPr>
          <w:rFonts w:ascii="Times New Roman" w:hAnsi="Times New Roman" w:cs="Times New Roman"/>
          <w:lang w:val="en-US"/>
        </w:rPr>
        <w:t xml:space="preserve"> in long format</w:t>
      </w:r>
      <w:r w:rsidR="00450193">
        <w:rPr>
          <w:rFonts w:ascii="Times New Roman" w:hAnsi="Times New Roman" w:cs="Times New Roman"/>
          <w:lang w:val="en-US"/>
        </w:rPr>
        <w:t xml:space="preserve"> suing the poly() function within lm() </w:t>
      </w:r>
      <w:r w:rsidRPr="00AE5E29">
        <w:rPr>
          <w:rFonts w:ascii="Times New Roman" w:hAnsi="Times New Roman" w:cs="Times New Roman"/>
          <w:lang w:val="en-US"/>
        </w:rPr>
        <w:t xml:space="preserve">. The degree of the highest polynomial is specified by the index i. The model always contains an intercept as well as coefficients for the data to the i-th polynomial. </w:t>
      </w:r>
      <w:r w:rsidR="00DA2EA4" w:rsidRPr="00AE5E29">
        <w:rPr>
          <w:rFonts w:ascii="Times New Roman" w:hAnsi="Times New Roman" w:cs="Times New Roman"/>
          <w:lang w:val="en-US"/>
        </w:rPr>
        <w:t>The result, which is an object of type lm, is stored in an object called poly which is overwritten in each cycle.</w:t>
      </w:r>
    </w:p>
    <w:p w14:paraId="3E0229C4" w14:textId="2D89C2D9" w:rsidR="0049303D"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In the second step, the</w:t>
      </w:r>
      <w:r w:rsidR="0049303D" w:rsidRPr="00AE5E29">
        <w:rPr>
          <w:rFonts w:ascii="Times New Roman" w:hAnsi="Times New Roman" w:cs="Times New Roman"/>
          <w:lang w:val="en-US"/>
        </w:rPr>
        <w:t xml:space="preserve"> coefficients are </w:t>
      </w:r>
      <w:r w:rsidRPr="00AE5E29">
        <w:rPr>
          <w:rFonts w:ascii="Times New Roman" w:hAnsi="Times New Roman" w:cs="Times New Roman"/>
          <w:lang w:val="en-US"/>
        </w:rPr>
        <w:t xml:space="preserve">extracted from poly and </w:t>
      </w:r>
      <w:r w:rsidR="0049303D" w:rsidRPr="00AE5E29">
        <w:rPr>
          <w:rFonts w:ascii="Times New Roman" w:hAnsi="Times New Roman" w:cs="Times New Roman"/>
          <w:lang w:val="en-US"/>
        </w:rPr>
        <w:t xml:space="preserve">stored in the previously prepared </w:t>
      </w:r>
      <w:r w:rsidR="00450193">
        <w:rPr>
          <w:rFonts w:ascii="Times New Roman" w:hAnsi="Times New Roman" w:cs="Times New Roman"/>
          <w:lang w:val="en-US"/>
        </w:rPr>
        <w:t>matrix</w:t>
      </w:r>
      <w:r w:rsidR="0049303D" w:rsidRPr="00AE5E29">
        <w:rPr>
          <w:rFonts w:ascii="Times New Roman" w:hAnsi="Times New Roman" w:cs="Times New Roman"/>
          <w:lang w:val="en-US"/>
        </w:rPr>
        <w:t xml:space="preserve"> </w:t>
      </w:r>
      <w:r w:rsidR="00450193">
        <w:rPr>
          <w:rFonts w:ascii="Times New Roman" w:hAnsi="Times New Roman" w:cs="Times New Roman"/>
          <w:lang w:val="en-US"/>
        </w:rPr>
        <w:t>(</w:t>
      </w:r>
      <w:r w:rsidR="0049303D" w:rsidRPr="00AE5E29">
        <w:rPr>
          <w:rFonts w:ascii="Times New Roman" w:hAnsi="Times New Roman" w:cs="Times New Roman"/>
          <w:lang w:val="en-US"/>
        </w:rPr>
        <w:t>poly_coef</w:t>
      </w:r>
      <w:r w:rsidR="00450193">
        <w:rPr>
          <w:rFonts w:ascii="Times New Roman" w:hAnsi="Times New Roman" w:cs="Times New Roman"/>
          <w:lang w:val="en-US"/>
        </w:rPr>
        <w:t>)</w:t>
      </w:r>
      <w:r w:rsidR="0049303D" w:rsidRPr="00AE5E29">
        <w:rPr>
          <w:rFonts w:ascii="Times New Roman" w:hAnsi="Times New Roman" w:cs="Times New Roman"/>
          <w:lang w:val="en-US"/>
        </w:rPr>
        <w:t xml:space="preserve"> such that the coefficients are assigned to the i-th column.</w:t>
      </w:r>
      <w:r w:rsidRPr="00AE5E29">
        <w:rPr>
          <w:rFonts w:ascii="Times New Roman" w:hAnsi="Times New Roman" w:cs="Times New Roman"/>
          <w:lang w:val="en-US"/>
        </w:rPr>
        <w:t xml:space="preserve"> The subsetting is cruicial here to ensure that the dimensions in the assignment coincide. For example, in the second cycle, the second column of the data frame is chosen. This column is then filled with the intercept coefficient, the first order polynomial coefficient and the second order polynomial coefficient. Since in this cycle there is no higher order, the last element in the data frame remains equal to zero. The resulting data frame looks as follows:</w:t>
      </w:r>
    </w:p>
    <w:p w14:paraId="74092C33" w14:textId="77777777"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 xml:space="preserve">         X1        X2         X3</w:t>
      </w:r>
    </w:p>
    <w:p w14:paraId="1EF1A53A" w14:textId="77777777"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1 19.668109  4.712768 -60.057040</w:t>
      </w:r>
    </w:p>
    <w:p w14:paraId="375C6FEC" w14:textId="77777777"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2 -4.650561 10.304780 113.319617</w:t>
      </w:r>
    </w:p>
    <w:p w14:paraId="703E8002" w14:textId="77777777"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3  0.000000 -2.991068 -49.255216</w:t>
      </w:r>
    </w:p>
    <w:p w14:paraId="28C1AD50" w14:textId="77777777"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t>4  0.000000  0.000000   6.168553</w:t>
      </w:r>
    </w:p>
    <w:p w14:paraId="29228EC9" w14:textId="77777777" w:rsidR="00DA2EA4" w:rsidRPr="00AE5E29" w:rsidRDefault="00DA2EA4" w:rsidP="00AE5E29">
      <w:pPr>
        <w:spacing w:line="360" w:lineRule="auto"/>
        <w:rPr>
          <w:rFonts w:ascii="Times New Roman" w:hAnsi="Times New Roman" w:cs="Times New Roman"/>
          <w:lang w:val="en-US"/>
        </w:rPr>
      </w:pPr>
    </w:p>
    <w:p w14:paraId="2DCC7BC1" w14:textId="1904C1D2" w:rsidR="00DA2EA4" w:rsidRPr="00AE5E29" w:rsidRDefault="00DA2EA4" w:rsidP="00AE5E29">
      <w:pPr>
        <w:spacing w:line="360" w:lineRule="auto"/>
        <w:rPr>
          <w:rFonts w:ascii="Times New Roman" w:hAnsi="Times New Roman" w:cs="Times New Roman"/>
          <w:lang w:val="en-US"/>
        </w:rPr>
      </w:pPr>
      <w:r w:rsidRPr="00AE5E29">
        <w:rPr>
          <w:rFonts w:ascii="Times New Roman" w:hAnsi="Times New Roman" w:cs="Times New Roman"/>
          <w:lang w:val="en-US"/>
        </w:rPr>
        <w:lastRenderedPageBreak/>
        <w:t xml:space="preserve">Here, one can see that with each cycle of the loop the number of </w:t>
      </w:r>
      <w:r w:rsidR="00450193">
        <w:rPr>
          <w:rFonts w:ascii="Times New Roman" w:hAnsi="Times New Roman" w:cs="Times New Roman"/>
          <w:lang w:val="en-US"/>
        </w:rPr>
        <w:t xml:space="preserve">nonzero </w:t>
      </w:r>
      <w:r w:rsidRPr="00AE5E29">
        <w:rPr>
          <w:rFonts w:ascii="Times New Roman" w:hAnsi="Times New Roman" w:cs="Times New Roman"/>
          <w:lang w:val="en-US"/>
        </w:rPr>
        <w:t xml:space="preserve">coefficients increases by one. So the first row stores the coefficients for the intercept, the second row the coefficients for the first order coefficient. The last row always contains the highest order coefficient (here: </w:t>
      </w:r>
      <w:r w:rsidRPr="00450193">
        <w:rPr>
          <w:rFonts w:ascii="Times New Roman" w:hAnsi="Times New Roman" w:cs="Times New Roman"/>
          <w:color w:val="FF0000"/>
          <w:lang w:val="en-US"/>
        </w:rPr>
        <w:t>3</w:t>
      </w:r>
      <w:r w:rsidRPr="00AE5E29">
        <w:rPr>
          <w:rFonts w:ascii="Times New Roman" w:hAnsi="Times New Roman" w:cs="Times New Roman"/>
          <w:lang w:val="en-US"/>
        </w:rPr>
        <w:t>).</w:t>
      </w:r>
      <w:r w:rsidR="00A06ED6" w:rsidRPr="00AE5E29">
        <w:rPr>
          <w:rFonts w:ascii="Times New Roman" w:hAnsi="Times New Roman" w:cs="Times New Roman"/>
          <w:lang w:val="en-US"/>
        </w:rPr>
        <w:t xml:space="preserve"> The columns represent the resulting regression equations and can be seen as follows:</w:t>
      </w:r>
    </w:p>
    <w:p w14:paraId="18B46093" w14:textId="77777777" w:rsidR="00A06ED6" w:rsidRPr="00AE5E29" w:rsidRDefault="00A06ED6" w:rsidP="00AE5E29">
      <w:pPr>
        <w:spacing w:line="360" w:lineRule="auto"/>
        <w:rPr>
          <w:rFonts w:ascii="Times New Roman" w:hAnsi="Times New Roman" w:cs="Times New Roman"/>
          <w:lang w:val="en-US"/>
        </w:rPr>
      </w:pPr>
      <w:r w:rsidRPr="00AE5E29">
        <w:rPr>
          <w:rFonts w:ascii="Times New Roman" w:hAnsi="Times New Roman" w:cs="Times New Roman"/>
          <w:lang w:val="en-US"/>
        </w:rPr>
        <w:t>C1: b0 + b1X</w:t>
      </w:r>
    </w:p>
    <w:p w14:paraId="5AE9A97D" w14:textId="77777777" w:rsidR="00A06ED6" w:rsidRPr="00AE5E29" w:rsidRDefault="00A06ED6" w:rsidP="00AE5E29">
      <w:pPr>
        <w:spacing w:line="360" w:lineRule="auto"/>
        <w:rPr>
          <w:rFonts w:ascii="Times New Roman" w:hAnsi="Times New Roman" w:cs="Times New Roman"/>
          <w:lang w:val="en-US"/>
        </w:rPr>
      </w:pPr>
      <w:r w:rsidRPr="00AE5E29">
        <w:rPr>
          <w:rFonts w:ascii="Times New Roman" w:hAnsi="Times New Roman" w:cs="Times New Roman"/>
          <w:lang w:val="en-US"/>
        </w:rPr>
        <w:t>C2: b0 + b1X + b2X^2</w:t>
      </w:r>
    </w:p>
    <w:p w14:paraId="51180231" w14:textId="77777777" w:rsidR="00A06ED6" w:rsidRPr="00AE5E29" w:rsidRDefault="00A06ED6" w:rsidP="00AE5E29">
      <w:pPr>
        <w:spacing w:line="360" w:lineRule="auto"/>
        <w:rPr>
          <w:rFonts w:ascii="Times New Roman" w:hAnsi="Times New Roman" w:cs="Times New Roman"/>
          <w:lang w:val="en-US"/>
        </w:rPr>
      </w:pPr>
      <w:r w:rsidRPr="00AE5E29">
        <w:rPr>
          <w:rFonts w:ascii="Times New Roman" w:hAnsi="Times New Roman" w:cs="Times New Roman"/>
          <w:lang w:val="en-US"/>
        </w:rPr>
        <w:t>C3</w:t>
      </w:r>
      <w:r w:rsidRPr="00AE5E29">
        <w:rPr>
          <w:rFonts w:ascii="Times New Roman" w:hAnsi="Times New Roman" w:cs="Times New Roman"/>
          <w:lang w:val="en-US"/>
        </w:rPr>
        <w:t>: b0 + b1X + b2X^2</w:t>
      </w:r>
      <w:r w:rsidRPr="00AE5E29">
        <w:rPr>
          <w:rFonts w:ascii="Times New Roman" w:hAnsi="Times New Roman" w:cs="Times New Roman"/>
          <w:lang w:val="en-US"/>
        </w:rPr>
        <w:t xml:space="preserve"> + b3X^3</w:t>
      </w:r>
    </w:p>
    <w:p w14:paraId="2118ED37" w14:textId="77777777" w:rsidR="00A06ED6" w:rsidRPr="00AE5E29" w:rsidRDefault="00A06ED6" w:rsidP="00AE5E29">
      <w:pPr>
        <w:spacing w:line="360" w:lineRule="auto"/>
        <w:rPr>
          <w:rFonts w:ascii="Times New Roman" w:hAnsi="Times New Roman" w:cs="Times New Roman"/>
          <w:lang w:val="en-US"/>
        </w:rPr>
      </w:pPr>
    </w:p>
    <w:p w14:paraId="6ABB7723" w14:textId="031CB585" w:rsidR="001020DF" w:rsidRDefault="001020DF" w:rsidP="00AE5E29">
      <w:pPr>
        <w:spacing w:line="360" w:lineRule="auto"/>
        <w:rPr>
          <w:rFonts w:ascii="Times New Roman" w:hAnsi="Times New Roman" w:cs="Times New Roman"/>
          <w:lang w:val="en-US"/>
        </w:rPr>
      </w:pPr>
      <w:r>
        <w:rPr>
          <w:rFonts w:ascii="Times New Roman" w:hAnsi="Times New Roman" w:cs="Times New Roman"/>
          <w:lang w:val="en-US"/>
        </w:rPr>
        <w:t>First, a vector x is defined as a sequence from one to k, the number of factor levels in steps of k/1000. Next, the outer() function is used to create a matrix that takes x to the power of 0 to maxpoly. The result is stored in the object poly_values.</w:t>
      </w:r>
    </w:p>
    <w:p w14:paraId="28FAE862" w14:textId="77777777" w:rsidR="001020DF" w:rsidRDefault="001020DF" w:rsidP="00AE5E29">
      <w:pPr>
        <w:spacing w:line="360" w:lineRule="auto"/>
        <w:rPr>
          <w:rFonts w:ascii="Times New Roman" w:hAnsi="Times New Roman" w:cs="Times New Roman"/>
          <w:lang w:val="en-US"/>
        </w:rPr>
      </w:pPr>
    </w:p>
    <w:p w14:paraId="0232F34F"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x = seq(1, k, length.out = 1000)</w:t>
      </w:r>
    </w:p>
    <w:p w14:paraId="229D0338" w14:textId="77ACDA03" w:rsid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poly_values = outer(x, 0:(k - 1), `^`)</w:t>
      </w:r>
    </w:p>
    <w:p w14:paraId="3D34ADC3" w14:textId="77777777" w:rsidR="001020DF" w:rsidRDefault="001020DF" w:rsidP="00AE5E29">
      <w:pPr>
        <w:spacing w:line="360" w:lineRule="auto"/>
        <w:rPr>
          <w:rFonts w:ascii="Times New Roman" w:hAnsi="Times New Roman" w:cs="Times New Roman"/>
          <w:lang w:val="en-US"/>
        </w:rPr>
      </w:pPr>
    </w:p>
    <w:p w14:paraId="0247FA27" w14:textId="2568B9E1" w:rsidR="001020DF" w:rsidRDefault="001020DF" w:rsidP="00AE5E29">
      <w:pPr>
        <w:spacing w:line="360" w:lineRule="auto"/>
        <w:rPr>
          <w:rFonts w:ascii="Times New Roman" w:hAnsi="Times New Roman" w:cs="Times New Roman"/>
          <w:lang w:val="en-US"/>
        </w:rPr>
      </w:pPr>
      <w:r>
        <w:rPr>
          <w:rFonts w:ascii="Times New Roman" w:hAnsi="Times New Roman" w:cs="Times New Roman"/>
          <w:lang w:val="en-US"/>
        </w:rPr>
        <w:t xml:space="preserve">The </w:t>
      </w:r>
      <w:r w:rsidR="001D67F3">
        <w:rPr>
          <w:rFonts w:ascii="Times New Roman" w:hAnsi="Times New Roman" w:cs="Times New Roman"/>
          <w:lang w:val="en-US"/>
        </w:rPr>
        <w:t xml:space="preserve">first six rows of the </w:t>
      </w:r>
      <w:r>
        <w:rPr>
          <w:rFonts w:ascii="Times New Roman" w:hAnsi="Times New Roman" w:cs="Times New Roman"/>
          <w:lang w:val="en-US"/>
        </w:rPr>
        <w:t>resulting matrix</w:t>
      </w:r>
      <w:r w:rsidR="001D67F3">
        <w:rPr>
          <w:rFonts w:ascii="Times New Roman" w:hAnsi="Times New Roman" w:cs="Times New Roman"/>
          <w:lang w:val="en-US"/>
        </w:rPr>
        <w:t xml:space="preserve"> look</w:t>
      </w:r>
      <w:r>
        <w:rPr>
          <w:rFonts w:ascii="Times New Roman" w:hAnsi="Times New Roman" w:cs="Times New Roman"/>
          <w:lang w:val="en-US"/>
        </w:rPr>
        <w:t xml:space="preserve"> as following:</w:t>
      </w:r>
    </w:p>
    <w:p w14:paraId="1EAE860E"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1]     [,2]      [,3]      [,4]</w:t>
      </w:r>
    </w:p>
    <w:p w14:paraId="2859952A"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1,]    1 1.000000  1.000000  1.000000</w:t>
      </w:r>
    </w:p>
    <w:p w14:paraId="0FBC2A14"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2,]    1 1.003003  1.006015  1.009036</w:t>
      </w:r>
    </w:p>
    <w:p w14:paraId="40A6EF1F"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3,]    1 1.006006  1.012048  1.018126</w:t>
      </w:r>
    </w:p>
    <w:p w14:paraId="5F305865"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4,]    1 1.009009  1.018099  1.027271</w:t>
      </w:r>
    </w:p>
    <w:p w14:paraId="5CBBF641" w14:textId="77777777" w:rsidR="001020DF" w:rsidRPr="001020DF"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5,]    1 1.012012  1.024168  1.036471</w:t>
      </w:r>
    </w:p>
    <w:p w14:paraId="54512189" w14:textId="31E2F41B" w:rsidR="00A06ED6" w:rsidRDefault="001020DF" w:rsidP="001020DF">
      <w:pPr>
        <w:spacing w:line="360" w:lineRule="auto"/>
        <w:rPr>
          <w:rFonts w:ascii="Times New Roman" w:hAnsi="Times New Roman" w:cs="Times New Roman"/>
          <w:lang w:val="en-US"/>
        </w:rPr>
      </w:pPr>
      <w:r w:rsidRPr="001020DF">
        <w:rPr>
          <w:rFonts w:ascii="Times New Roman" w:hAnsi="Times New Roman" w:cs="Times New Roman"/>
          <w:lang w:val="en-US"/>
        </w:rPr>
        <w:t xml:space="preserve">   [6,]    1 1.015015  1.030255  1.045725</w:t>
      </w:r>
      <w:r>
        <w:rPr>
          <w:rFonts w:ascii="Times New Roman" w:hAnsi="Times New Roman" w:cs="Times New Roman"/>
          <w:lang w:val="en-US"/>
        </w:rPr>
        <w:t xml:space="preserve"> </w:t>
      </w:r>
    </w:p>
    <w:p w14:paraId="04D7E3A6" w14:textId="77777777" w:rsidR="001020DF" w:rsidRDefault="001020DF" w:rsidP="00AE5E29">
      <w:pPr>
        <w:spacing w:line="360" w:lineRule="auto"/>
        <w:rPr>
          <w:rFonts w:ascii="Times New Roman" w:hAnsi="Times New Roman" w:cs="Times New Roman"/>
          <w:lang w:val="en-US"/>
        </w:rPr>
      </w:pPr>
    </w:p>
    <w:p w14:paraId="7F6C6D35" w14:textId="60861465" w:rsidR="001020DF" w:rsidRDefault="001020DF" w:rsidP="00AE5E29">
      <w:pPr>
        <w:spacing w:line="360" w:lineRule="auto"/>
        <w:rPr>
          <w:rFonts w:ascii="Times New Roman" w:hAnsi="Times New Roman" w:cs="Times New Roman"/>
          <w:lang w:val="en-US"/>
        </w:rPr>
      </w:pPr>
      <w:r>
        <w:rPr>
          <w:rFonts w:ascii="Times New Roman" w:hAnsi="Times New Roman" w:cs="Times New Roman"/>
          <w:lang w:val="en-US"/>
        </w:rPr>
        <w:t>One can see that the first column contains the values for the intercept, just like in a regular linear regression setup.</w:t>
      </w:r>
      <w:r w:rsidR="001D67F3">
        <w:rPr>
          <w:rFonts w:ascii="Times New Roman" w:hAnsi="Times New Roman" w:cs="Times New Roman"/>
          <w:lang w:val="en-US"/>
        </w:rPr>
        <w:t xml:space="preserve"> These values are created for the polynomial regression curves that are about to be plotted.</w:t>
      </w:r>
      <w:r>
        <w:rPr>
          <w:rFonts w:ascii="Times New Roman" w:hAnsi="Times New Roman" w:cs="Times New Roman"/>
          <w:lang w:val="en-US"/>
        </w:rPr>
        <w:t xml:space="preserve"> </w:t>
      </w:r>
      <w:r w:rsidR="001D67F3">
        <w:rPr>
          <w:rFonts w:ascii="Times New Roman" w:hAnsi="Times New Roman" w:cs="Times New Roman"/>
          <w:lang w:val="en-US"/>
        </w:rPr>
        <w:t>Next, a data frame is created containing the vector x and the matrix product of the data matrix poly_values and the regression coefficients.</w:t>
      </w:r>
    </w:p>
    <w:p w14:paraId="30F06BEE" w14:textId="77777777" w:rsidR="000E0EE5" w:rsidRDefault="000E0EE5" w:rsidP="00AE5E29">
      <w:pPr>
        <w:spacing w:line="360" w:lineRule="auto"/>
        <w:rPr>
          <w:rFonts w:ascii="Times New Roman" w:hAnsi="Times New Roman" w:cs="Times New Roman"/>
          <w:lang w:val="en-US"/>
        </w:rPr>
      </w:pPr>
    </w:p>
    <w:p w14:paraId="117A608B" w14:textId="23092580" w:rsidR="000E0EE5" w:rsidRDefault="000E0EE5" w:rsidP="00AE5E29">
      <w:pPr>
        <w:spacing w:line="360" w:lineRule="auto"/>
        <w:rPr>
          <w:rFonts w:ascii="Times New Roman" w:hAnsi="Times New Roman" w:cs="Times New Roman"/>
          <w:lang w:val="en-US"/>
        </w:rPr>
      </w:pPr>
      <w:r w:rsidRPr="000E0EE5">
        <w:rPr>
          <w:rFonts w:ascii="Times New Roman" w:hAnsi="Times New Roman" w:cs="Times New Roman"/>
          <w:lang w:val="en-US"/>
        </w:rPr>
        <w:t>poly_curve_data = data.frame(x, poly_values %*% poly_coef)</w:t>
      </w:r>
    </w:p>
    <w:p w14:paraId="1269476E" w14:textId="77777777" w:rsidR="000E0EE5" w:rsidRDefault="000E0EE5" w:rsidP="00AE5E29">
      <w:pPr>
        <w:spacing w:line="360" w:lineRule="auto"/>
        <w:rPr>
          <w:rFonts w:ascii="Times New Roman" w:hAnsi="Times New Roman" w:cs="Times New Roman"/>
          <w:lang w:val="en-US"/>
        </w:rPr>
      </w:pPr>
    </w:p>
    <w:p w14:paraId="26748E5C" w14:textId="42CFD75F" w:rsidR="001D67F3" w:rsidRDefault="000E0EE5" w:rsidP="00AE5E29">
      <w:pPr>
        <w:spacing w:line="360" w:lineRule="auto"/>
        <w:rPr>
          <w:rFonts w:ascii="Times New Roman" w:hAnsi="Times New Roman" w:cs="Times New Roman"/>
          <w:lang w:val="en-US"/>
        </w:rPr>
      </w:pPr>
      <w:r>
        <w:rPr>
          <w:rFonts w:ascii="Times New Roman" w:hAnsi="Times New Roman" w:cs="Times New Roman"/>
          <w:lang w:val="en-US"/>
        </w:rPr>
        <w:t>The first six rows of the resulting matrix look</w:t>
      </w:r>
      <w:r>
        <w:rPr>
          <w:rFonts w:ascii="Times New Roman" w:hAnsi="Times New Roman" w:cs="Times New Roman"/>
          <w:lang w:val="en-US"/>
        </w:rPr>
        <w:t xml:space="preserve"> as following:</w:t>
      </w:r>
    </w:p>
    <w:p w14:paraId="6B3A6970"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            x        X1          X2          X3</w:t>
      </w:r>
    </w:p>
    <w:p w14:paraId="3AEBCF05"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1    1.000000 15.017548 12.02648004 10.17591410</w:t>
      </w:r>
    </w:p>
    <w:p w14:paraId="0371CADC"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2    1.003003 15.003583 12.03943397 10.27568155</w:t>
      </w:r>
    </w:p>
    <w:p w14:paraId="3F801DCF"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3    1.006006 14.989617 12.05233397 10.37489539</w:t>
      </w:r>
    </w:p>
    <w:p w14:paraId="31045768"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4    1.009009 14.975651 12.06518001 10.47355664</w:t>
      </w:r>
    </w:p>
    <w:p w14:paraId="0E99F605"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5    1.012012 14.961686 12.07797211 10.57166629</w:t>
      </w:r>
    </w:p>
    <w:p w14:paraId="12C950A5" w14:textId="437FCB00" w:rsidR="001D67F3"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6    1.015015 14.947720 12.09071026 10.66922535</w:t>
      </w:r>
    </w:p>
    <w:p w14:paraId="3A863B77" w14:textId="77777777" w:rsidR="000E0EE5" w:rsidRDefault="000E0EE5" w:rsidP="000E0EE5">
      <w:pPr>
        <w:spacing w:line="360" w:lineRule="auto"/>
        <w:rPr>
          <w:rFonts w:ascii="Times New Roman" w:hAnsi="Times New Roman" w:cs="Times New Roman"/>
          <w:lang w:val="en-US"/>
        </w:rPr>
      </w:pPr>
    </w:p>
    <w:p w14:paraId="4AA429E8" w14:textId="63F38D23"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The columns X1, X2 and X3 contain the estimated y-values from the regression equations stated in XXX for the corresponding x value in the column x.</w:t>
      </w:r>
    </w:p>
    <w:p w14:paraId="6BE602C0" w14:textId="72047E00"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The final step is to transform the data to long format which makes plotting with ggplot2 more convenient.</w:t>
      </w:r>
    </w:p>
    <w:p w14:paraId="54DFF5E6" w14:textId="77777777" w:rsidR="000E0EE5" w:rsidRDefault="000E0EE5" w:rsidP="000E0EE5">
      <w:pPr>
        <w:spacing w:line="360" w:lineRule="auto"/>
        <w:rPr>
          <w:rFonts w:ascii="Times New Roman" w:hAnsi="Times New Roman" w:cs="Times New Roman"/>
          <w:lang w:val="en-US"/>
        </w:rPr>
      </w:pPr>
    </w:p>
    <w:p w14:paraId="3162C8C0" w14:textId="2338CB67" w:rsid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poly_curve_data = gather(poly_curve_data, line, y, -x)</w:t>
      </w:r>
    </w:p>
    <w:p w14:paraId="49AE6B7B" w14:textId="77777777" w:rsidR="000E0EE5" w:rsidRDefault="000E0EE5" w:rsidP="000E0EE5">
      <w:pPr>
        <w:spacing w:line="360" w:lineRule="auto"/>
        <w:rPr>
          <w:rFonts w:ascii="Times New Roman" w:hAnsi="Times New Roman" w:cs="Times New Roman"/>
          <w:lang w:val="en-US"/>
        </w:rPr>
      </w:pPr>
    </w:p>
    <w:p w14:paraId="435E3336" w14:textId="0BD20A08"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The resulting data frame is now in long format:</w:t>
      </w:r>
    </w:p>
    <w:p w14:paraId="4CBDA937" w14:textId="72AE7CF8"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            x </w:t>
      </w:r>
      <w:r>
        <w:rPr>
          <w:rFonts w:ascii="Times New Roman" w:hAnsi="Times New Roman" w:cs="Times New Roman"/>
          <w:lang w:val="en-US"/>
        </w:rPr>
        <w:t>curv</w:t>
      </w:r>
      <w:r w:rsidRPr="000E0EE5">
        <w:rPr>
          <w:rFonts w:ascii="Times New Roman" w:hAnsi="Times New Roman" w:cs="Times New Roman"/>
          <w:lang w:val="en-US"/>
        </w:rPr>
        <w:t>e           y</w:t>
      </w:r>
    </w:p>
    <w:p w14:paraId="23117540"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1    1.000000   X1 15.01754820</w:t>
      </w:r>
    </w:p>
    <w:p w14:paraId="6FCBD504"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2    1.003003   X1 15.00358255</w:t>
      </w:r>
    </w:p>
    <w:p w14:paraId="79B7E034"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3    1.006006   X1 14.98961690</w:t>
      </w:r>
    </w:p>
    <w:p w14:paraId="1E211E82"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4    1.009009   X1 14.97565125</w:t>
      </w:r>
    </w:p>
    <w:p w14:paraId="779C1F30"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5    1.012012   X1 14.96168560</w:t>
      </w:r>
    </w:p>
    <w:p w14:paraId="0FDF7D2E" w14:textId="3B657CF5" w:rsid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6    1.015015   X1 14.94771996</w:t>
      </w:r>
    </w:p>
    <w:p w14:paraId="2EE95D56" w14:textId="77777777" w:rsidR="000E0EE5" w:rsidRDefault="000E0EE5" w:rsidP="000E0EE5">
      <w:pPr>
        <w:spacing w:line="360" w:lineRule="auto"/>
        <w:rPr>
          <w:rFonts w:ascii="Times New Roman" w:hAnsi="Times New Roman" w:cs="Times New Roman"/>
          <w:lang w:val="en-US"/>
        </w:rPr>
      </w:pPr>
    </w:p>
    <w:p w14:paraId="3F779B0C" w14:textId="1F808339"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The column x and y contain the x- and y-values, respectively and the column curve specifies the regression curve, that the values belong to.</w:t>
      </w:r>
    </w:p>
    <w:p w14:paraId="2AFD1D1F" w14:textId="77777777" w:rsidR="000E0EE5" w:rsidRDefault="000E0EE5" w:rsidP="000E0EE5">
      <w:pPr>
        <w:spacing w:line="360" w:lineRule="auto"/>
        <w:rPr>
          <w:rFonts w:ascii="Times New Roman" w:hAnsi="Times New Roman" w:cs="Times New Roman"/>
          <w:lang w:val="en-US"/>
        </w:rPr>
      </w:pPr>
    </w:p>
    <w:p w14:paraId="4B52FECF" w14:textId="5B304177"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The final plot is created using ggplot2 (</w:t>
      </w:r>
      <w:r w:rsidR="000529A7">
        <w:rPr>
          <w:rFonts w:ascii="Times New Roman" w:hAnsi="Times New Roman" w:cs="Times New Roman"/>
          <w:lang w:val="en-US"/>
        </w:rPr>
        <w:t>Wickham, 2016</w:t>
      </w:r>
      <w:bookmarkStart w:id="0" w:name="_GoBack"/>
      <w:bookmarkEnd w:id="0"/>
      <w:r>
        <w:rPr>
          <w:rFonts w:ascii="Times New Roman" w:hAnsi="Times New Roman" w:cs="Times New Roman"/>
          <w:lang w:val="en-US"/>
        </w:rPr>
        <w:t>).</w:t>
      </w:r>
    </w:p>
    <w:p w14:paraId="7997DAF6" w14:textId="77777777" w:rsidR="000E0EE5" w:rsidRDefault="000E0EE5" w:rsidP="000E0EE5">
      <w:pPr>
        <w:spacing w:line="360" w:lineRule="auto"/>
        <w:rPr>
          <w:rFonts w:ascii="Times New Roman" w:hAnsi="Times New Roman" w:cs="Times New Roman"/>
          <w:lang w:val="en-US"/>
        </w:rPr>
      </w:pPr>
    </w:p>
    <w:p w14:paraId="5969A9EC"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poly_plot = ggplot(data = rma_data_long, aes(x = condition, y = value)) + geom_point() + labs(col = "Order of \npolynomial", x = "Condition", y = "Value", title = "Orthogonal polynomial contrasts") + </w:t>
      </w:r>
    </w:p>
    <w:p w14:paraId="45A89A8D"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    geom_path(data = poly_curve_data, aes(x, y, color = curve), lwd = 1.2) + scale_color_discrete(labels = as.character(1:(maxpoly))) +</w:t>
      </w:r>
    </w:p>
    <w:p w14:paraId="703DE890" w14:textId="77777777" w:rsidR="000E0EE5" w:rsidRP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    theme_bw() + theme(panel.grid.major = element_blank(), panel.grid.minor = element_blank(), legend.key = element_rect(colour = "black"), plot.title = element_text(face="bold", hjust = .5))</w:t>
      </w:r>
    </w:p>
    <w:p w14:paraId="1D5124C1" w14:textId="120FD83F" w:rsidR="000E0EE5" w:rsidRDefault="000E0EE5" w:rsidP="000E0EE5">
      <w:pPr>
        <w:spacing w:line="360" w:lineRule="auto"/>
        <w:rPr>
          <w:rFonts w:ascii="Times New Roman" w:hAnsi="Times New Roman" w:cs="Times New Roman"/>
          <w:lang w:val="en-US"/>
        </w:rPr>
      </w:pPr>
      <w:r w:rsidRPr="000E0EE5">
        <w:rPr>
          <w:rFonts w:ascii="Times New Roman" w:hAnsi="Times New Roman" w:cs="Times New Roman"/>
          <w:lang w:val="en-US"/>
        </w:rPr>
        <w:t xml:space="preserve">  </w:t>
      </w:r>
    </w:p>
    <w:p w14:paraId="04E7AD26" w14:textId="11AFF454" w:rsidR="000E0EE5" w:rsidRDefault="000E0EE5" w:rsidP="000E0EE5">
      <w:pPr>
        <w:spacing w:line="360" w:lineRule="auto"/>
        <w:rPr>
          <w:rFonts w:ascii="Times New Roman" w:hAnsi="Times New Roman" w:cs="Times New Roman"/>
          <w:lang w:val="en-US"/>
        </w:rPr>
      </w:pPr>
      <w:r>
        <w:rPr>
          <w:rFonts w:ascii="Times New Roman" w:hAnsi="Times New Roman" w:cs="Times New Roman"/>
          <w:lang w:val="en-US"/>
        </w:rPr>
        <w:t>A detailed resource for the use o</w:t>
      </w:r>
      <w:r w:rsidR="00D21F0F">
        <w:rPr>
          <w:rFonts w:ascii="Times New Roman" w:hAnsi="Times New Roman" w:cs="Times New Roman"/>
          <w:lang w:val="en-US"/>
        </w:rPr>
        <w:t xml:space="preserve">f ggplot2 is provided by </w:t>
      </w:r>
      <w:r w:rsidR="00D21F0F">
        <w:rPr>
          <w:rFonts w:ascii="Times New Roman" w:hAnsi="Times New Roman" w:cs="Times New Roman"/>
          <w:lang w:val="en-US"/>
        </w:rPr>
        <w:fldChar w:fldCharType="begin"/>
      </w:r>
      <w:r w:rsidR="00D21F0F">
        <w:rPr>
          <w:rFonts w:ascii="Times New Roman" w:hAnsi="Times New Roman" w:cs="Times New Roman"/>
          <w:lang w:val="en-US"/>
        </w:rPr>
        <w:instrText xml:space="preserve"> ADDIN ZOTERO_ITEM CSL_CITATION {"citationID":"qn8u5op6e","properties":{"formattedCitation":"(Wickham, 2016)","plainCitation":"(Wickham, 2016)"},"citationItems":[{"id":276,"uris":["http://zotero.org/users/2544679/items/XCJGCCJC"],"uri":["http://zotero.org/users/2544679/items/XCJGCCJC"],"itemData":{"id":276,"type":"book","title":"ggplot2: Elegant Graphics for Data Analysis","publisher":"Springer","publisher-place":"New York, NY","number-of-pages":"276","edition":"2nd ed. 2016","source":"Amazon","event-place":"New York, NY","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produce handsome, publication-quality plots with automatic legends created from the plot specificationsuperimpose multiple layers (points, lines, maps, tiles, box plots) from different data sources with automatically adjusted common scalesadd customizable smoothers that use powerful modeling capabilities of R, such as loess, linear models, generalized additive models, and robust regressionsave any ggplot2 plot (or part thereof) for later modification or reusecreate custom themes that capture in-house or journal style requirements and that can easily be applied to multiple plots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ISBN":"978-3-319-24275-0","shortTitle":"ggplot2","language":"Englisch","author":[{"family":"Wickham","given":"Hadley"}],"issued":{"date-parts":[["2016",6,16]]}}}],"schema":"https://github.com/citation-style-language/schema/raw/master/csl-citation.json"} </w:instrText>
      </w:r>
      <w:r w:rsidR="00D21F0F">
        <w:rPr>
          <w:rFonts w:ascii="Times New Roman" w:hAnsi="Times New Roman" w:cs="Times New Roman"/>
          <w:lang w:val="en-US"/>
        </w:rPr>
        <w:fldChar w:fldCharType="separate"/>
      </w:r>
      <w:r w:rsidR="00D21F0F">
        <w:rPr>
          <w:rFonts w:ascii="Times New Roman" w:hAnsi="Times New Roman" w:cs="Times New Roman"/>
          <w:noProof/>
          <w:lang w:val="en-US"/>
        </w:rPr>
        <w:t>Wickham (2016)</w:t>
      </w:r>
      <w:r w:rsidR="00D21F0F">
        <w:rPr>
          <w:rFonts w:ascii="Times New Roman" w:hAnsi="Times New Roman" w:cs="Times New Roman"/>
          <w:lang w:val="en-US"/>
        </w:rPr>
        <w:fldChar w:fldCharType="end"/>
      </w:r>
      <w:r w:rsidR="00D21F0F">
        <w:rPr>
          <w:rFonts w:ascii="Times New Roman" w:hAnsi="Times New Roman" w:cs="Times New Roman"/>
          <w:lang w:val="en-US"/>
        </w:rPr>
        <w:t>. Here, it is worth noticing that the code makes use of ggplot2’s ability to plot data from multiple data</w:t>
      </w:r>
      <w:r w:rsidR="004462ED">
        <w:rPr>
          <w:rFonts w:ascii="Times New Roman" w:hAnsi="Times New Roman" w:cs="Times New Roman"/>
          <w:lang w:val="en-US"/>
        </w:rPr>
        <w:t xml:space="preserve"> frames in one plot. On the x-axis there are the factor levels, i.e. the groups from one to </w:t>
      </w:r>
      <w:r w:rsidR="004462ED" w:rsidRPr="004462ED">
        <w:rPr>
          <w:rFonts w:ascii="Times New Roman" w:hAnsi="Times New Roman" w:cs="Times New Roman"/>
          <w:color w:val="FF0000"/>
          <w:lang w:val="en-US"/>
        </w:rPr>
        <w:t>four</w:t>
      </w:r>
      <w:r w:rsidR="004462ED">
        <w:rPr>
          <w:rFonts w:ascii="Times New Roman" w:hAnsi="Times New Roman" w:cs="Times New Roman"/>
          <w:color w:val="000000" w:themeColor="text1"/>
          <w:lang w:val="en-US"/>
        </w:rPr>
        <w:t xml:space="preserve">. The y-axis displays the </w:t>
      </w:r>
      <w:r w:rsidR="004460F5">
        <w:rPr>
          <w:rFonts w:ascii="Times New Roman" w:hAnsi="Times New Roman" w:cs="Times New Roman"/>
          <w:color w:val="000000" w:themeColor="text1"/>
          <w:lang w:val="en-US"/>
        </w:rPr>
        <w:t>observed values, in this case the individually pulled weight.</w:t>
      </w:r>
      <w:r w:rsidR="00951FD1">
        <w:rPr>
          <w:rFonts w:ascii="Times New Roman" w:hAnsi="Times New Roman" w:cs="Times New Roman"/>
          <w:color w:val="000000" w:themeColor="text1"/>
          <w:lang w:val="en-US"/>
        </w:rPr>
        <w:t xml:space="preserve"> The data frame </w:t>
      </w:r>
      <w:r w:rsidR="00951FD1" w:rsidRPr="000E0EE5">
        <w:rPr>
          <w:rFonts w:ascii="Times New Roman" w:hAnsi="Times New Roman" w:cs="Times New Roman"/>
          <w:lang w:val="en-US"/>
        </w:rPr>
        <w:t>rma_data_long</w:t>
      </w:r>
      <w:r w:rsidR="00951FD1">
        <w:rPr>
          <w:rFonts w:ascii="Times New Roman" w:hAnsi="Times New Roman" w:cs="Times New Roman"/>
          <w:lang w:val="en-US"/>
        </w:rPr>
        <w:t xml:space="preserve"> is used to plot the observed values of the subjects </w:t>
      </w:r>
      <w:r w:rsidR="00D36C33">
        <w:rPr>
          <w:rFonts w:ascii="Times New Roman" w:hAnsi="Times New Roman" w:cs="Times New Roman"/>
          <w:lang w:val="en-US"/>
        </w:rPr>
        <w:t xml:space="preserve">at the different factor levels. The regression curves are plotted using the geom_path() layer function. The curves are fitted smoothly through the 1000 x-values </w:t>
      </w:r>
      <w:r w:rsidR="00D36C33">
        <w:rPr>
          <w:rFonts w:ascii="Times New Roman" w:hAnsi="Times New Roman" w:cs="Times New Roman"/>
          <w:lang w:val="en-US"/>
        </w:rPr>
        <w:t xml:space="preserve">between </w:t>
      </w:r>
      <w:r w:rsidR="00D36C33" w:rsidRPr="00D36C33">
        <w:rPr>
          <w:rFonts w:ascii="Times New Roman" w:hAnsi="Times New Roman" w:cs="Times New Roman"/>
          <w:color w:val="FF0000"/>
          <w:lang w:val="en-US"/>
        </w:rPr>
        <w:t>1 and 4</w:t>
      </w:r>
      <w:r w:rsidR="00D36C33" w:rsidRPr="00D36C33">
        <w:rPr>
          <w:rFonts w:ascii="Times New Roman" w:hAnsi="Times New Roman" w:cs="Times New Roman"/>
          <w:color w:val="FF0000"/>
          <w:lang w:val="en-US"/>
        </w:rPr>
        <w:t xml:space="preserve"> </w:t>
      </w:r>
      <w:r w:rsidR="00D36C33">
        <w:rPr>
          <w:rFonts w:ascii="Times New Roman" w:hAnsi="Times New Roman" w:cs="Times New Roman"/>
          <w:lang w:val="en-US"/>
        </w:rPr>
        <w:t>for each regression equation. Here, it is worth noticing that if the number of values for the regression curves is chosen too small, the curves might become wiggly. The color is mapped to the (categorical) curve variable such that each regression curve has a different color. Specifying the color argument withing the aes() function also initializes a legend. The other arguments are used to format the plot.</w:t>
      </w:r>
    </w:p>
    <w:p w14:paraId="668C5799" w14:textId="77777777" w:rsidR="00450193" w:rsidRDefault="00450193" w:rsidP="000E0EE5">
      <w:pPr>
        <w:spacing w:line="360" w:lineRule="auto"/>
        <w:rPr>
          <w:rFonts w:ascii="Times New Roman" w:hAnsi="Times New Roman" w:cs="Times New Roman"/>
          <w:lang w:val="en-US"/>
        </w:rPr>
      </w:pPr>
    </w:p>
    <w:p w14:paraId="31097F45" w14:textId="77777777" w:rsidR="00450193" w:rsidRDefault="00450193" w:rsidP="000E0EE5">
      <w:pPr>
        <w:spacing w:line="360" w:lineRule="auto"/>
        <w:rPr>
          <w:rFonts w:ascii="Times New Roman" w:hAnsi="Times New Roman" w:cs="Times New Roman"/>
          <w:lang w:val="en-US"/>
        </w:rPr>
      </w:pPr>
    </w:p>
    <w:p w14:paraId="5464491D" w14:textId="450925C6" w:rsidR="00450193" w:rsidRDefault="00450193" w:rsidP="000E0EE5">
      <w:pPr>
        <w:spacing w:line="360" w:lineRule="auto"/>
        <w:rPr>
          <w:rFonts w:ascii="Times New Roman" w:hAnsi="Times New Roman" w:cs="Times New Roman"/>
          <w:lang w:val="en-US"/>
        </w:rPr>
      </w:pPr>
      <w:r>
        <w:rPr>
          <w:rFonts w:ascii="Times New Roman" w:hAnsi="Times New Roman" w:cs="Times New Roman"/>
          <w:lang w:val="en-US"/>
        </w:rPr>
        <w:t>LITERATURE</w:t>
      </w:r>
    </w:p>
    <w:p w14:paraId="127C5732" w14:textId="77777777" w:rsidR="000529A7" w:rsidRPr="000529A7" w:rsidRDefault="000529A7" w:rsidP="000529A7">
      <w:pPr>
        <w:pStyle w:val="Bibliography"/>
      </w:pPr>
      <w:r>
        <w:fldChar w:fldCharType="begin"/>
      </w:r>
      <w:r>
        <w:instrText xml:space="preserve"> ADDIN ZOTERO_BIBL {"custom":[]} CSL_BIBLIOGRAPHY </w:instrText>
      </w:r>
      <w:r>
        <w:fldChar w:fldCharType="separate"/>
      </w:r>
      <w:r w:rsidRPr="000529A7">
        <w:t xml:space="preserve">Wickham, H. (2016). </w:t>
      </w:r>
      <w:r w:rsidRPr="000529A7">
        <w:rPr>
          <w:i/>
          <w:iCs/>
        </w:rPr>
        <w:t>ggplot2: Elegant Graphics for Data Analysis</w:t>
      </w:r>
      <w:r w:rsidRPr="000529A7">
        <w:t xml:space="preserve"> (2nd ed. 2016). New York, NY: Springer.</w:t>
      </w:r>
    </w:p>
    <w:p w14:paraId="2655CF94" w14:textId="522C7A04" w:rsidR="00450193" w:rsidRPr="004462ED" w:rsidRDefault="000529A7" w:rsidP="000E0EE5">
      <w:pPr>
        <w:spacing w:line="360" w:lineRule="auto"/>
        <w:rPr>
          <w:rFonts w:ascii="Times New Roman" w:hAnsi="Times New Roman" w:cs="Times New Roman"/>
          <w:color w:val="000000" w:themeColor="text1"/>
          <w:lang w:val="en-US"/>
        </w:rPr>
      </w:pPr>
      <w:r>
        <w:rPr>
          <w:rFonts w:ascii="Times New Roman" w:hAnsi="Times New Roman" w:cs="Times New Roman"/>
          <w:lang w:val="en-US"/>
        </w:rPr>
        <w:fldChar w:fldCharType="end"/>
      </w:r>
    </w:p>
    <w:sectPr w:rsidR="00450193" w:rsidRPr="004462ED" w:rsidSect="001D2D4D">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DF5"/>
    <w:rsid w:val="000529A7"/>
    <w:rsid w:val="000E0EE5"/>
    <w:rsid w:val="001020DF"/>
    <w:rsid w:val="00112D3F"/>
    <w:rsid w:val="00163B34"/>
    <w:rsid w:val="00186DF5"/>
    <w:rsid w:val="001B2031"/>
    <w:rsid w:val="001D2D4D"/>
    <w:rsid w:val="001D67F3"/>
    <w:rsid w:val="002D0B08"/>
    <w:rsid w:val="004460F5"/>
    <w:rsid w:val="004462ED"/>
    <w:rsid w:val="00450193"/>
    <w:rsid w:val="0049303D"/>
    <w:rsid w:val="00951FD1"/>
    <w:rsid w:val="00A06ED6"/>
    <w:rsid w:val="00A64DAD"/>
    <w:rsid w:val="00AE5E29"/>
    <w:rsid w:val="00B5746A"/>
    <w:rsid w:val="00D21F0F"/>
    <w:rsid w:val="00D36C33"/>
    <w:rsid w:val="00DA2E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610CB9D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ibliography">
    <w:name w:val="Bibliography"/>
    <w:basedOn w:val="Standard"/>
    <w:rsid w:val="000529A7"/>
    <w:pPr>
      <w:spacing w:line="480" w:lineRule="auto"/>
      <w:ind w:left="720" w:hanging="720"/>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86</Words>
  <Characters>7476</Characters>
  <Application>Microsoft Macintosh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8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s Höft</dc:creator>
  <cp:keywords/>
  <dc:description/>
  <cp:lastModifiedBy>Nikolas Höft</cp:lastModifiedBy>
  <cp:revision>4</cp:revision>
  <dcterms:created xsi:type="dcterms:W3CDTF">2017-01-27T17:24:00Z</dcterms:created>
  <dcterms:modified xsi:type="dcterms:W3CDTF">2017-01-27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m5QBeObn"/&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